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51BEE" w:rsidRDefault="00951BEE" w:rsidP="00E8384A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6442CE" w:rsidRPr="00E8384A" w:rsidRDefault="00EA1852" w:rsidP="00E8384A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noProof/>
          <w:sz w:val="28"/>
          <w:szCs w:val="28"/>
          <w:lang w:val="en-US"/>
        </w:rPr>
        <w:drawing>
          <wp:inline distT="0" distB="0" distL="0" distR="0">
            <wp:extent cx="1441174" cy="1441174"/>
            <wp:effectExtent l="0" t="0" r="6985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 UNM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2906" cy="14429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6442CE" w:rsidRDefault="00BF6353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KRIPSI</w:t>
      </w: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6442CE" w:rsidRPr="00C57CF9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6442CE" w:rsidRPr="001704AC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PENGEMBANGAN MEDIA PEMBELAJARAN DENGAN MENGGUNAKAN APLIKASI </w:t>
      </w:r>
      <w:r w:rsidRPr="001E0D7E">
        <w:rPr>
          <w:rFonts w:ascii="Times New Roman" w:hAnsi="Times New Roman" w:cs="Times New Roman"/>
          <w:b/>
          <w:i/>
          <w:sz w:val="24"/>
          <w:szCs w:val="24"/>
          <w:lang w:val="en-US"/>
        </w:rPr>
        <w:t>ADOBE FLASH CC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PADA PELAJARAN JARINGAN DASAR</w:t>
      </w:r>
      <w:r w:rsidR="00573F9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KOMPUTER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DI SMK NEGERI 1 BAREBBO</w:t>
      </w: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Pr="00C57CF9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8384A" w:rsidRDefault="00E8384A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95B6F" w:rsidRDefault="00F95B6F" w:rsidP="00F95B6F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OLEH:</w:t>
      </w:r>
    </w:p>
    <w:p w:rsidR="006442CE" w:rsidRPr="00C97D8E" w:rsidRDefault="00A44936" w:rsidP="00F95B6F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SMIANTI B</w:t>
      </w:r>
      <w:r w:rsidR="00C97D8E">
        <w:rPr>
          <w:rFonts w:ascii="Times New Roman" w:hAnsi="Times New Roman" w:cs="Times New Roman"/>
          <w:b/>
          <w:sz w:val="24"/>
          <w:szCs w:val="24"/>
        </w:rPr>
        <w:t>.</w:t>
      </w:r>
    </w:p>
    <w:p w:rsidR="006442CE" w:rsidRDefault="006442CE" w:rsidP="00F95B6F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229542012</w:t>
      </w:r>
    </w:p>
    <w:p w:rsidR="006442CE" w:rsidRDefault="006442CE" w:rsidP="00F95B6F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Default="006442CE" w:rsidP="00F95B6F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Pr="00913F41" w:rsidRDefault="006442CE" w:rsidP="00F95B6F">
      <w:pPr>
        <w:pStyle w:val="ListParagraph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42CE" w:rsidRPr="00F95B6F" w:rsidRDefault="006442CE" w:rsidP="00F95B6F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Pr="00951BE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Pr="00C57CF9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DI PENDIDIKAN TEKNIK INFORMATIKA DAN KOMPUTER</w:t>
      </w: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6442CE" w:rsidRDefault="006442CE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>201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</w:p>
    <w:p w:rsidR="00082EE8" w:rsidRDefault="00082EE8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82EE8" w:rsidRDefault="00082EE8" w:rsidP="00082EE8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082EE8" w:rsidRDefault="00082EE8" w:rsidP="00082EE8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BSTRAK</w:t>
      </w:r>
    </w:p>
    <w:p w:rsidR="00082EE8" w:rsidRPr="001C61EF" w:rsidRDefault="00082EE8" w:rsidP="00082EE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1C61EF">
        <w:rPr>
          <w:rFonts w:ascii="Times New Roman" w:hAnsi="Times New Roman" w:cs="Times New Roman"/>
          <w:bCs/>
          <w:sz w:val="24"/>
          <w:szCs w:val="24"/>
        </w:rPr>
        <w:t xml:space="preserve">Jusmianti B., 1229542012. </w:t>
      </w:r>
      <w:r w:rsidRPr="001C61EF">
        <w:rPr>
          <w:rFonts w:ascii="Times New Roman" w:hAnsi="Times New Roman" w:cs="Times New Roman"/>
          <w:bCs/>
          <w:i/>
          <w:sz w:val="24"/>
          <w:szCs w:val="24"/>
        </w:rPr>
        <w:t>Pengembangan Media Pembelajaran Dengan Menggunakan Aplikasi Adobe Flash CC Pada Pelajaran Jaringan Dasar Komputer di SMK Negeri 1 Barebbbo.</w:t>
      </w:r>
      <w:r w:rsidRPr="001C61EF">
        <w:rPr>
          <w:rFonts w:ascii="Times New Roman" w:hAnsi="Times New Roman" w:cs="Times New Roman"/>
          <w:bCs/>
          <w:sz w:val="24"/>
          <w:szCs w:val="24"/>
        </w:rPr>
        <w:t xml:space="preserve"> Skripsi. Fakultas Teknik Universitas Negeri Makassar, 2016, pembimbing Ruslan dan Harifuddin.</w:t>
      </w:r>
    </w:p>
    <w:p w:rsidR="00082EE8" w:rsidRDefault="00082EE8" w:rsidP="00082EE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082EE8" w:rsidRDefault="00082EE8" w:rsidP="00082EE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94AB9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nelitian ini bertujuan untuk mengembangkan</w:t>
      </w:r>
      <w:r w:rsidRPr="00B94AB9">
        <w:rPr>
          <w:rFonts w:ascii="Times New Roman" w:hAnsi="Times New Roman" w:cs="Times New Roman"/>
          <w:sz w:val="24"/>
          <w:szCs w:val="24"/>
        </w:rPr>
        <w:t xml:space="preserve"> media pembelajaran</w:t>
      </w:r>
      <w:r>
        <w:rPr>
          <w:rFonts w:ascii="Times New Roman" w:hAnsi="Times New Roman" w:cs="Times New Roman"/>
          <w:sz w:val="24"/>
          <w:szCs w:val="24"/>
        </w:rPr>
        <w:t xml:space="preserve"> dengan menggunakan aplikasi </w:t>
      </w:r>
      <w:r w:rsidRPr="00752385">
        <w:rPr>
          <w:rFonts w:ascii="Times New Roman" w:hAnsi="Times New Roman" w:cs="Times New Roman"/>
          <w:i/>
          <w:sz w:val="24"/>
          <w:szCs w:val="24"/>
        </w:rPr>
        <w:t>Adobe Flash CC</w:t>
      </w:r>
      <w:r>
        <w:rPr>
          <w:rFonts w:ascii="Times New Roman" w:hAnsi="Times New Roman" w:cs="Times New Roman"/>
          <w:sz w:val="24"/>
          <w:szCs w:val="24"/>
        </w:rPr>
        <w:t xml:space="preserve"> pada pelajaran jaringan dasar komputer, mengetahui kelayakan media </w:t>
      </w:r>
      <w:r w:rsidRPr="00B94AB9">
        <w:rPr>
          <w:rFonts w:ascii="Times New Roman" w:hAnsi="Times New Roman" w:cs="Times New Roman"/>
          <w:sz w:val="24"/>
          <w:szCs w:val="24"/>
        </w:rPr>
        <w:t xml:space="preserve">pembelajaran materi </w:t>
      </w:r>
      <w:r>
        <w:rPr>
          <w:rFonts w:ascii="Times New Roman" w:hAnsi="Times New Roman" w:cs="Times New Roman"/>
          <w:sz w:val="24"/>
          <w:szCs w:val="24"/>
        </w:rPr>
        <w:t>jaringan dasar komputer menggunakan aplikasi</w:t>
      </w:r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>Adobe Flash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C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siswa </w:t>
      </w:r>
      <w:r w:rsidRPr="00B94AB9">
        <w:rPr>
          <w:rFonts w:ascii="Times New Roman" w:hAnsi="Times New Roman" w:cs="Times New Roman"/>
          <w:sz w:val="24"/>
          <w:szCs w:val="24"/>
        </w:rPr>
        <w:t xml:space="preserve">kelas XI </w:t>
      </w:r>
      <w:r>
        <w:rPr>
          <w:rFonts w:ascii="Times New Roman" w:hAnsi="Times New Roman" w:cs="Times New Roman"/>
          <w:sz w:val="24"/>
          <w:szCs w:val="24"/>
        </w:rPr>
        <w:t>Teknik Komputer dan Jaringan di SMK Negeri 1 Barebbo.</w:t>
      </w:r>
    </w:p>
    <w:p w:rsidR="00082EE8" w:rsidRDefault="00082EE8" w:rsidP="00082EE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94AB9">
        <w:rPr>
          <w:rFonts w:ascii="Times New Roman" w:hAnsi="Times New Roman" w:cs="Times New Roman"/>
          <w:sz w:val="24"/>
          <w:szCs w:val="24"/>
        </w:rPr>
        <w:t>Jenis penelitian ini adalah penelitian dan pengembangan (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research 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>&amp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>developement</w:t>
      </w:r>
      <w:r w:rsidRPr="00B94AB9"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t xml:space="preserve"> Teknik pengumpulan data dalam penelitian ini adalah dengan menggunakan teknik observasi, wawancara, angket/instrumen. Penelitian </w:t>
      </w:r>
      <w:r w:rsidRPr="00B94AB9">
        <w:rPr>
          <w:rFonts w:ascii="Times New Roman" w:hAnsi="Times New Roman" w:cs="Times New Roman"/>
          <w:sz w:val="24"/>
          <w:szCs w:val="24"/>
        </w:rPr>
        <w:t>pengembangan media pembelajaran</w:t>
      </w:r>
      <w:r>
        <w:rPr>
          <w:rFonts w:ascii="Times New Roman" w:hAnsi="Times New Roman" w:cs="Times New Roman"/>
          <w:sz w:val="24"/>
          <w:szCs w:val="24"/>
        </w:rPr>
        <w:t xml:space="preserve"> dengan menggunakan aplikasi </w:t>
      </w:r>
      <w:r w:rsidRPr="00752385">
        <w:rPr>
          <w:rFonts w:ascii="Times New Roman" w:hAnsi="Times New Roman" w:cs="Times New Roman"/>
          <w:i/>
          <w:sz w:val="24"/>
          <w:szCs w:val="24"/>
        </w:rPr>
        <w:t>Adobe Flash CC</w:t>
      </w:r>
      <w:r>
        <w:rPr>
          <w:rFonts w:ascii="Times New Roman" w:hAnsi="Times New Roman" w:cs="Times New Roman"/>
          <w:sz w:val="24"/>
          <w:szCs w:val="24"/>
        </w:rPr>
        <w:t xml:space="preserve"> pada pelajaran jaringan dasar komputer </w:t>
      </w:r>
      <w:r w:rsidRPr="00B94AB9">
        <w:rPr>
          <w:rFonts w:ascii="Times New Roman" w:hAnsi="Times New Roman" w:cs="Times New Roman"/>
          <w:sz w:val="24"/>
          <w:szCs w:val="24"/>
        </w:rPr>
        <w:t>melalui tiga tahap yaitu</w:t>
      </w:r>
      <w:r>
        <w:rPr>
          <w:rFonts w:ascii="Times New Roman" w:hAnsi="Times New Roman" w:cs="Times New Roman"/>
          <w:sz w:val="24"/>
          <w:szCs w:val="24"/>
        </w:rPr>
        <w:t xml:space="preserve"> Analisis kebutuhan, pengembangan produk, </w:t>
      </w:r>
      <w:r w:rsidRPr="00B94AB9">
        <w:rPr>
          <w:rFonts w:ascii="Times New Roman" w:hAnsi="Times New Roman" w:cs="Times New Roman"/>
          <w:sz w:val="24"/>
          <w:szCs w:val="24"/>
        </w:rPr>
        <w:t>vali</w:t>
      </w:r>
      <w:r>
        <w:rPr>
          <w:rFonts w:ascii="Times New Roman" w:hAnsi="Times New Roman" w:cs="Times New Roman"/>
          <w:sz w:val="24"/>
          <w:szCs w:val="24"/>
        </w:rPr>
        <w:t xml:space="preserve">dasi dan uji coba produk. Tahap </w:t>
      </w:r>
      <w:r w:rsidRPr="00B94AB9">
        <w:rPr>
          <w:rFonts w:ascii="Times New Roman" w:hAnsi="Times New Roman" w:cs="Times New Roman"/>
          <w:sz w:val="24"/>
          <w:szCs w:val="24"/>
        </w:rPr>
        <w:t>produksi meliputi pra produksi, produksi d</w:t>
      </w:r>
      <w:r>
        <w:rPr>
          <w:rFonts w:ascii="Times New Roman" w:hAnsi="Times New Roman" w:cs="Times New Roman"/>
          <w:sz w:val="24"/>
          <w:szCs w:val="24"/>
        </w:rPr>
        <w:t>an pasca produksi. Subyek dalam penelitian ini berjumlah 33</w:t>
      </w:r>
      <w:r w:rsidRPr="00B94AB9">
        <w:rPr>
          <w:rFonts w:ascii="Times New Roman" w:hAnsi="Times New Roman" w:cs="Times New Roman"/>
          <w:sz w:val="24"/>
          <w:szCs w:val="24"/>
        </w:rPr>
        <w:t xml:space="preserve"> siswa kelas XI </w:t>
      </w:r>
      <w:r>
        <w:rPr>
          <w:rFonts w:ascii="Times New Roman" w:hAnsi="Times New Roman" w:cs="Times New Roman"/>
          <w:sz w:val="24"/>
          <w:szCs w:val="24"/>
        </w:rPr>
        <w:t>Teknik Komputer dan Jaringan</w:t>
      </w:r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 SMK Negeri 1 Barebbo.</w:t>
      </w:r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82EE8" w:rsidRDefault="00082EE8" w:rsidP="00082EE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penelitian berupa </w:t>
      </w:r>
      <w:r w:rsidRPr="00B94AB9">
        <w:rPr>
          <w:rFonts w:ascii="Times New Roman" w:hAnsi="Times New Roman" w:cs="Times New Roman"/>
          <w:sz w:val="24"/>
          <w:szCs w:val="24"/>
        </w:rPr>
        <w:t xml:space="preserve">produk media pembelajaran </w:t>
      </w:r>
      <w:r>
        <w:rPr>
          <w:rFonts w:ascii="Times New Roman" w:hAnsi="Times New Roman" w:cs="Times New Roman"/>
          <w:sz w:val="24"/>
          <w:szCs w:val="24"/>
        </w:rPr>
        <w:t>jaringan dasar komputer menggunakan aplikasi</w:t>
      </w:r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>Adobe Flash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C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sz w:val="24"/>
          <w:szCs w:val="24"/>
        </w:rPr>
        <w:t>yang sesuai dengan materi dalam silabus 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sz w:val="24"/>
          <w:szCs w:val="24"/>
        </w:rPr>
        <w:t xml:space="preserve">RPP </w:t>
      </w:r>
      <w:r>
        <w:rPr>
          <w:rFonts w:ascii="Times New Roman" w:hAnsi="Times New Roman" w:cs="Times New Roman"/>
          <w:sz w:val="24"/>
          <w:szCs w:val="24"/>
        </w:rPr>
        <w:t xml:space="preserve">yang di terapkan di SMK Negeri 1 Barebbo, Media pembelajaran yang </w:t>
      </w:r>
      <w:r w:rsidRPr="00B94AB9">
        <w:rPr>
          <w:rFonts w:ascii="Times New Roman" w:hAnsi="Times New Roman" w:cs="Times New Roman"/>
          <w:sz w:val="24"/>
          <w:szCs w:val="24"/>
        </w:rPr>
        <w:t>layak digunakan baik dari segi pembelajaran,</w:t>
      </w:r>
      <w:r>
        <w:rPr>
          <w:rFonts w:ascii="Times New Roman" w:hAnsi="Times New Roman" w:cs="Times New Roman"/>
          <w:sz w:val="24"/>
          <w:szCs w:val="24"/>
        </w:rPr>
        <w:t xml:space="preserve"> isi, tampilan dan pemrograman. </w:t>
      </w:r>
      <w:r w:rsidRPr="00B94AB9">
        <w:rPr>
          <w:rFonts w:ascii="Times New Roman" w:hAnsi="Times New Roman" w:cs="Times New Roman"/>
          <w:sz w:val="24"/>
          <w:szCs w:val="24"/>
        </w:rPr>
        <w:t xml:space="preserve">Kelayakan media pembelajaran </w:t>
      </w:r>
      <w:r>
        <w:rPr>
          <w:rFonts w:ascii="Times New Roman" w:hAnsi="Times New Roman" w:cs="Times New Roman"/>
          <w:sz w:val="24"/>
          <w:szCs w:val="24"/>
        </w:rPr>
        <w:t>jaringan dasar komputer menggunakan aplikasi</w:t>
      </w:r>
      <w:r w:rsidRPr="00B94AB9">
        <w:rPr>
          <w:rFonts w:ascii="Times New Roman" w:hAnsi="Times New Roman" w:cs="Times New Roman"/>
          <w:sz w:val="24"/>
          <w:szCs w:val="24"/>
        </w:rPr>
        <w:t xml:space="preserve"> </w:t>
      </w:r>
      <w:r w:rsidRPr="00B94AB9">
        <w:rPr>
          <w:rFonts w:ascii="Times New Roman" w:hAnsi="Times New Roman" w:cs="Times New Roman"/>
          <w:i/>
          <w:iCs/>
          <w:sz w:val="24"/>
          <w:szCs w:val="24"/>
        </w:rPr>
        <w:t>Adobe Flash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C </w:t>
      </w:r>
      <w:r w:rsidRPr="00B94AB9">
        <w:rPr>
          <w:rFonts w:ascii="Times New Roman" w:hAnsi="Times New Roman" w:cs="Times New Roman"/>
          <w:sz w:val="24"/>
          <w:szCs w:val="24"/>
        </w:rPr>
        <w:t>berdasarkan penilai</w:t>
      </w:r>
      <w:r>
        <w:rPr>
          <w:rFonts w:ascii="Times New Roman" w:hAnsi="Times New Roman" w:cs="Times New Roman"/>
          <w:sz w:val="24"/>
          <w:szCs w:val="24"/>
        </w:rPr>
        <w:t xml:space="preserve">an dari ahli materi, ahli media dan tanggapan siswa </w:t>
      </w:r>
      <w:r w:rsidRPr="00B94AB9">
        <w:rPr>
          <w:rFonts w:ascii="Times New Roman" w:hAnsi="Times New Roman" w:cs="Times New Roman"/>
          <w:sz w:val="24"/>
          <w:szCs w:val="24"/>
        </w:rPr>
        <w:t>termasuk dalam kategori s</w:t>
      </w:r>
      <w:r>
        <w:rPr>
          <w:rFonts w:ascii="Times New Roman" w:hAnsi="Times New Roman" w:cs="Times New Roman"/>
          <w:sz w:val="24"/>
          <w:szCs w:val="24"/>
        </w:rPr>
        <w:t xml:space="preserve">angat layak. </w:t>
      </w:r>
    </w:p>
    <w:p w:rsidR="00082EE8" w:rsidRPr="000675AE" w:rsidRDefault="00082EE8" w:rsidP="00082EE8">
      <w:pPr>
        <w:autoSpaceDE w:val="0"/>
        <w:autoSpaceDN w:val="0"/>
        <w:adjustRightInd w:val="0"/>
        <w:spacing w:after="0" w:line="24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</w:p>
    <w:p w:rsidR="00082EE8" w:rsidRDefault="00082EE8" w:rsidP="00082EE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D6321">
        <w:rPr>
          <w:rFonts w:ascii="Times New Roman" w:hAnsi="Times New Roman" w:cs="Times New Roman"/>
          <w:b/>
          <w:sz w:val="24"/>
          <w:szCs w:val="24"/>
        </w:rPr>
        <w:t xml:space="preserve">Kata Kunci: </w:t>
      </w:r>
      <w:r w:rsidRPr="001C61EF">
        <w:rPr>
          <w:rFonts w:ascii="Times New Roman" w:hAnsi="Times New Roman" w:cs="Times New Roman"/>
          <w:sz w:val="24"/>
          <w:szCs w:val="24"/>
        </w:rPr>
        <w:t xml:space="preserve">Pengembangan Media Pembelajaran, Aplikasi </w:t>
      </w:r>
      <w:r w:rsidRPr="001C61EF">
        <w:rPr>
          <w:rFonts w:ascii="Times New Roman" w:hAnsi="Times New Roman" w:cs="Times New Roman"/>
          <w:i/>
          <w:sz w:val="24"/>
          <w:szCs w:val="24"/>
        </w:rPr>
        <w:t>Adobe Flash CC</w:t>
      </w:r>
    </w:p>
    <w:p w:rsidR="00082EE8" w:rsidRDefault="00082EE8" w:rsidP="00082EE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082EE8" w:rsidRDefault="00082EE8" w:rsidP="00082EE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082EE8" w:rsidRDefault="00082EE8" w:rsidP="00082EE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082EE8" w:rsidRDefault="00082EE8" w:rsidP="00082EE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082EE8" w:rsidRDefault="00082EE8" w:rsidP="00082EE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082EE8" w:rsidRDefault="00082EE8" w:rsidP="00082EE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082EE8" w:rsidRPr="000675AE" w:rsidRDefault="00082EE8" w:rsidP="00082EE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082EE8" w:rsidRDefault="00082EE8" w:rsidP="006442CE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DAFTAR PUSTAKA</w:t>
      </w:r>
    </w:p>
    <w:p w:rsid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1","issued":{"date-parts":[["2010"]]},"page":"1-8","title":"Langkah-langkah pengembangan pembelajaran multimedia interaktif","type":"article-journal","volume":"2"},"uris":["http://www.mendeley.com/documents/?uuid=e8731ff8-ce89-441b-b389-bb697a67dee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Salam","given":"Abdul","non-dropping-particle":"","parse-names":false,"suffix":""}],"id":"ITEM-1","issued":{"date-parts":[["2014"]]},"publisher":"Universitas Negeri Makassar","title":"Pengembangan Media Pembelajaran Interaktif Berbasis Adobe Flash CS4 Professional Pada Materi Pokok Sistem Koloid.","type":"article"},"uris":["http://www.mendeley.com/documents/?uuid=ed66e7ae-be39-4274-a114-bd3f29bfbb08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Mahdis","given":"Akhmad","non-dropping-particle":"","parse-names":false,"suffix":""}],"id":"ITEM-1","issued":{"date-parts":[["2014"]]},"publisher":"Universitas Negeri Makassar","title":"Pengembangan Media Pembelajaran Teknik Elektronika Dasar Berbasis Circuit Wizard di SMK Negeri 1 Bulukumba","type":"article"},"uris":["http://www.mendeley.com/documents/?uuid=07da706d-0d5d-48ca-994c-f5ee66a6810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Rusli","given":"Rusli","non-dropping-particle":"","parse-names":false,"suffix":""},{"dropping-particle":"","family":"Ihsan","given":"Nasr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rancangan dan Pengembangan Sistem Informasi Penelitian di Universitas Negeri Makassar","type":"article-journal"},"uris":["http://www.mendeley.com/documents/?uuid=225af490-fbd7-4d20-9acd-f7c16ff593f5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28-4339","author":[{"dropping-particle":"","family":"Ahmad","given":"Abdul Aziz","non-dropping-particle":"","parse-names":false,"suffix":""}],"container-title":"Jurnal Pendidikan dan Kebudayaan","id":"ITEM-1","issue":"6","issued":{"date-parts":[["2009"]]},"page":"675-683","title":"Pengembangan multimedia interaktif untuk pembelajaran tipografi","type":"article-journal","volume":"16"},"uris":["http://www.mendeley.com/documents/?uuid=9193ffb1-94cb-45f4-b275-2faa26828ac6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Syahruni","given":"R Hidayat","non-dropping-particle":"","parse-names":false,"suffix":""}],"id":"ITEM-1","issued":{"date-parts":[["2013"]]},"publisher":"Universitas Negeri Makassar","title":"Pengembangan Multimedia Pembelajaran Sistem Pengendali Elektromagnetik Pada Siswa Teknik Instalasi Tenaga Listrik SMK Negeri 3 Bantaeng","type":"article"},"uris":["http://www.mendeley.com/documents/?uuid=931c7164-4beb-4ecc-81e8-afab14b9b796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089-4392","author":[{"dropping-particle":"","family":"Rante","given":"P","non-dropping-particle":"","parse-names":false,"suffix":""},{"dropping-particle":"","family":"Ihsan","given":"N","non-dropping-particle":"","parse-names":false,"suffix":""}],"container-title":"Jurnal Pendidikan IPA Indonesia","id":"ITEM-1","issue":"2","issued":{"date-parts":[["2013"]]},"title":"Pengembangan Multimedia Pembelajaran Fisika Berbasis Audio-video Eksperimen Listrik Dinamis Di SMP","type":"article-journal","volume":"2"},"uris":["http://www.mendeley.com/documents/?uuid=ff016cd2-5432-4154-990c-8fbdc6f060b3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48-6721","author":[{"dropping-particle":"","family":"Irfan","given":"Muhammad","non-dropping-particle":"","parse-names":false,"suffix":""}],"container-title":"Publikasi Pendidikan","id":"ITEM-1","issue":"1","issued":{"date-parts":[["2012"]]},"title":"Pengembangan multimedia interaktif untuk pembelajaran mata kuliah konsep dasar IPA I","type":"article-journal","volume":"2"},"uris":["http://www.mendeley.com/documents/?uuid=53700a7a-56a5-497f-9f8e-bc5be2f265d1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28-4339","author":[{"dropping-particle":"","family":"Tanrere","given":"Munir","non-dropping-particle":"","parse-names":false,"suffix":""},{"dropping-particle":"","family":"Side","given":"Sumiati","non-dropping-particle":"","parse-names":false,"suffix":""}],"container-title":"Jurnal Pendidikan dan Kebudayaan","id":"ITEM-1","issue":"2","issued":{"date-parts":[["2012"]]},"page":"156-162","title":"Pengembangan Media Chemo-Edutainmentmelalui Software Macromedia Flash MX pada Pembelajaran IPA Kimia SMP","type":"article-journal","volume":"18"},"uris":["http://www.mendeley.com/documents/?uuid=377ecaa6-2af4-44a4-8e64-c35b147f56fe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411-4720","author":[{"dropping-particle":"","family":"Daud","given":"Firdaus","non-dropping-particle":"","parse-names":false,"suffix":""},{"dropping-particle":"","family":"Rahmadana","given":"Arini","non-dropping-particle":"","parse-names":false,"suffix":""}],"container-title":"bionature","id":"ITEM-1","issue":"1","issued":{"date-parts":[["2015"]]},"title":"Pengembangan Media Pembelajaran Biologi Berbasis E-Learning pada Materi Ekskresi Kelas XI IPA 3 SMAN 4 Makassar","type":"article-journal","volume":"16"},"uris":["http://www.mendeley.com/documents/?uuid=2274c6a1-192b-4f56-858e-5a670a853a14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10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11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Salam","given":"Abdul","non-dropping-particle":"","parse-names":false,"suffix":""}],"id":"ITEM-1","issued":{"date-parts":[["2014"]]},"publisher":"Universitas Negeri Makassar","title":"Pengembangan Media Pembelajaran Interaktif Berbasis Adobe Flash CS4 Professional Pada Materi Pokok Sistem Koloid.","type":"article"},"uris":["http://www.mendeley.com/documents/?uuid=ed66e7ae-be39-4274-a114-bd3f29bfbb08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28-4339","author":[{"dropping-particle":"","family":"Tanrere","given":"Munir","non-dropping-particle":"","parse-names":false,"suffix":""},{"dropping-particle":"","family":"Side","given":"Sumiati","non-dropping-particle":"","parse-names":false,"suffix":""}],"container-title":"Jurnal Pendidikan dan Kebudayaan","id":"ITEM-1","issue":"2","issued":{"date-parts":[["2012"]]},"page":"156-162","title":"Pengembangan Media Chemo-Edutainmentmelalui Software Macromedia Flash MX pada Pembelajaran IPA Kimia SMP","type":"article-journal","volume":"18"},"uris":["http://www.mendeley.com/documents/?uuid=377ecaa6-2af4-44a4-8e64-c35b147f56fe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5f6577d2-5eac-4dae-9800-f91574b27fe0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12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11]","plainTextFormattedCitation":"[1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11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82EE8">
        <w:rPr>
          <w:rFonts w:ascii="Times New Roman" w:hAnsi="Times New Roman" w:cs="Times New Roman"/>
          <w:noProof/>
          <w:sz w:val="24"/>
          <w:szCs w:val="24"/>
        </w:rPr>
        <w:t>[1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 xml:space="preserve">H. Bakri, “Langkah-langkah pengembangan pembelajaran multimedia interaktif,” </w:t>
      </w:r>
      <w:r w:rsidRPr="00082EE8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082EE8">
        <w:rPr>
          <w:rFonts w:ascii="Times New Roman" w:hAnsi="Times New Roman" w:cs="Times New Roman"/>
          <w:noProof/>
          <w:sz w:val="24"/>
          <w:szCs w:val="24"/>
        </w:rPr>
        <w:t>, vol. 2, no. 1, pp. 1–8, 2010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2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>A. Salam, “Pengembangan Media Pembelajaran Interaktif Berbasis Adobe Flash CS4 Professional Pada Materi Pokok Sistem Koloid.” Universitas Negeri Makassar, 2014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3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>A. Mahdis, “Pengembangan Media Pembelajaran Teknik Elektronika Dasar Berbasis Circuit Wizard di SMK Negeri 1 Bulukumba.” Universitas Negeri Makassar, 2014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4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>R. Rusli, N. Ihsan, and A. S. Ahmar, “Perancangan dan Pengembangan Sistem Informasi Penelitian di Universitas Negeri Makassar,” 2016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5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 xml:space="preserve">A. A. Ahmad, “Pengembangan multimedia interaktif untuk pembelajaran tipografi,” </w:t>
      </w:r>
      <w:r w:rsidRPr="00082EE8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Kebud.</w:t>
      </w:r>
      <w:r w:rsidRPr="00082EE8">
        <w:rPr>
          <w:rFonts w:ascii="Times New Roman" w:hAnsi="Times New Roman" w:cs="Times New Roman"/>
          <w:noProof/>
          <w:sz w:val="24"/>
          <w:szCs w:val="24"/>
        </w:rPr>
        <w:t>, vol. 16, no. 6, pp. 675–683, 2009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6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>R. H. Syahruni, “Pengembangan Multimedia Pembelajaran Sistem Pengendali Elektromagnetik Pada Siswa Teknik Instalasi Tenaga Listrik SMK Negeri 3 Bantaeng.” Universitas Negeri Makassar, 2013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7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 xml:space="preserve">P. Rante and N. Ihsan, “Pengembangan Multimedia Pembelajaran Fisika Berbasis Audio-video Eksperimen Listrik Dinamis Di SMP,” </w:t>
      </w:r>
      <w:r w:rsidRPr="00082EE8">
        <w:rPr>
          <w:rFonts w:ascii="Times New Roman" w:hAnsi="Times New Roman" w:cs="Times New Roman"/>
          <w:i/>
          <w:iCs/>
          <w:noProof/>
          <w:sz w:val="24"/>
          <w:szCs w:val="24"/>
        </w:rPr>
        <w:t>J. Pendidik. IPA Indones.</w:t>
      </w:r>
      <w:r w:rsidRPr="00082EE8">
        <w:rPr>
          <w:rFonts w:ascii="Times New Roman" w:hAnsi="Times New Roman" w:cs="Times New Roman"/>
          <w:noProof/>
          <w:sz w:val="24"/>
          <w:szCs w:val="24"/>
        </w:rPr>
        <w:t>, vol. 2, no. 2, 2013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8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 xml:space="preserve">M. Irfan, “Pengembangan multimedia interaktif untuk pembelajaran mata kuliah konsep dasar IPA I,” </w:t>
      </w:r>
      <w:r w:rsidRPr="00082EE8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082EE8">
        <w:rPr>
          <w:rFonts w:ascii="Times New Roman" w:hAnsi="Times New Roman" w:cs="Times New Roman"/>
          <w:noProof/>
          <w:sz w:val="24"/>
          <w:szCs w:val="24"/>
        </w:rPr>
        <w:t>, vol. 2, no. 1, 2012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9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 xml:space="preserve">M. Tanrere and S. Side, “Pengembangan Media Chemo-Edutainmentmelalui Software Macromedia Flash MX pada Pembelajaran IPA Kimia SMP,” </w:t>
      </w:r>
      <w:r w:rsidRPr="00082EE8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Kebud.</w:t>
      </w:r>
      <w:r w:rsidRPr="00082EE8">
        <w:rPr>
          <w:rFonts w:ascii="Times New Roman" w:hAnsi="Times New Roman" w:cs="Times New Roman"/>
          <w:noProof/>
          <w:sz w:val="24"/>
          <w:szCs w:val="24"/>
        </w:rPr>
        <w:t>, vol. 18, no. 2, pp. 156–162, 2012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10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 xml:space="preserve">F. Daud and A. Rahmadana, “Pengembangan Media Pembelajaran Biologi Berbasis E-Learning pada Materi Ekskresi Kelas XI IPA 3 SMAN 4 Makassar,” </w:t>
      </w:r>
      <w:r w:rsidRPr="00082EE8"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 w:rsidRPr="00082EE8">
        <w:rPr>
          <w:rFonts w:ascii="Times New Roman" w:hAnsi="Times New Roman" w:cs="Times New Roman"/>
          <w:noProof/>
          <w:sz w:val="24"/>
          <w:szCs w:val="24"/>
        </w:rPr>
        <w:t>, vol. 16, no. 1, 2015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11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 xml:space="preserve">A. M. Yusuf, “Pengembangan Media Pembelajaran Berbasis Adobe Flash untuk Mata Kuliah Fisika Modern Materi Radiasi Benda Hitam,” </w:t>
      </w:r>
      <w:r w:rsidRPr="00082EE8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082EE8">
        <w:rPr>
          <w:rFonts w:ascii="Times New Roman" w:hAnsi="Times New Roman" w:cs="Times New Roman"/>
          <w:noProof/>
          <w:sz w:val="24"/>
          <w:szCs w:val="24"/>
        </w:rPr>
        <w:t>, vol. 11, no. 1, 2015.</w:t>
      </w:r>
    </w:p>
    <w:p w:rsidR="00082EE8" w:rsidRPr="00082EE8" w:rsidRDefault="00082EE8" w:rsidP="00082EE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82EE8">
        <w:rPr>
          <w:rFonts w:ascii="Times New Roman" w:hAnsi="Times New Roman" w:cs="Times New Roman"/>
          <w:noProof/>
          <w:sz w:val="24"/>
          <w:szCs w:val="24"/>
        </w:rPr>
        <w:t>[12]</w:t>
      </w:r>
      <w:r w:rsidRPr="00082EE8">
        <w:rPr>
          <w:rFonts w:ascii="Times New Roman" w:hAnsi="Times New Roman" w:cs="Times New Roman"/>
          <w:noProof/>
          <w:sz w:val="24"/>
          <w:szCs w:val="24"/>
        </w:rPr>
        <w:tab/>
        <w:t xml:space="preserve">H. Bakri, “Desain Media Pembelajaran Animasi Berbasis Adobe Flash CS3 Pada Mata Kuliah Instalasi Listrik 2,” </w:t>
      </w:r>
      <w:r w:rsidRPr="00082EE8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082EE8">
        <w:rPr>
          <w:rFonts w:ascii="Times New Roman" w:hAnsi="Times New Roman" w:cs="Times New Roman"/>
          <w:noProof/>
          <w:sz w:val="24"/>
          <w:szCs w:val="24"/>
        </w:rPr>
        <w:t>, vol. 3, no. 2, pp. 3–4, 2011.</w:t>
      </w:r>
    </w:p>
    <w:p w:rsidR="00082EE8" w:rsidRPr="001704AC" w:rsidRDefault="00082EE8" w:rsidP="00082EE8">
      <w:pPr>
        <w:pStyle w:val="ListParagraph"/>
        <w:spacing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sectPr w:rsidR="00082EE8" w:rsidRPr="001704AC" w:rsidSect="00B045D5">
      <w:pgSz w:w="12191" w:h="16840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442CE"/>
    <w:rsid w:val="00082EE8"/>
    <w:rsid w:val="00573F9B"/>
    <w:rsid w:val="006442CE"/>
    <w:rsid w:val="00913BA2"/>
    <w:rsid w:val="00951BEE"/>
    <w:rsid w:val="00A44936"/>
    <w:rsid w:val="00B045D5"/>
    <w:rsid w:val="00BF6353"/>
    <w:rsid w:val="00C97D8E"/>
    <w:rsid w:val="00E166C3"/>
    <w:rsid w:val="00E8384A"/>
    <w:rsid w:val="00EA1852"/>
    <w:rsid w:val="00F95B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08B2F1C"/>
  <w15:docId w15:val="{2B4CE00B-C162-4E63-9A57-14EE8CC97D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42CE"/>
    <w:pPr>
      <w:ind w:left="720"/>
      <w:contextualSpacing/>
    </w:pPr>
    <w:rPr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838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384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7DD45D7-DDFC-4FBB-9AAF-05213D8A85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2464</Words>
  <Characters>14051</Characters>
  <Application>Microsoft Office Word</Application>
  <DocSecurity>0</DocSecurity>
  <Lines>117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smianti</dc:creator>
  <cp:lastModifiedBy>Fhatiah Adiba</cp:lastModifiedBy>
  <cp:revision>3</cp:revision>
  <cp:lastPrinted>2016-01-26T18:05:00Z</cp:lastPrinted>
  <dcterms:created xsi:type="dcterms:W3CDTF">2019-06-25T16:02:00Z</dcterms:created>
  <dcterms:modified xsi:type="dcterms:W3CDTF">2019-06-25T16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